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lastRenderedPageBreak/>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rsidP="001F2C87">
      <w:pPr>
        <w:pStyle w:val="Heading3"/>
      </w:pPr>
      <w:r>
        <w:t>Urban-rural groupings</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bookmarkStart w:id="0" w:name="_GoBack"/>
      <w:bookmarkEnd w:id="0"/>
    </w:p>
    <w:p w:rsidR="001F2C87" w:rsidRPr="001F2C87" w:rsidRDefault="001F2C87" w:rsidP="001F2C87">
      <w:pPr>
        <w:pStyle w:val="Heading1"/>
      </w:pPr>
      <w:r w:rsidRPr="001F2C87">
        <w:t>Results</w:t>
      </w:r>
      <w:r w:rsidR="00B66F3C">
        <w:t xml:space="preserve"> [3000 words]</w:t>
      </w:r>
    </w:p>
    <w:p w:rsidR="001F2C87" w:rsidRDefault="001F2C87"/>
    <w:p w:rsidR="001F2C87" w:rsidRPr="001F2C87" w:rsidRDefault="001F2C87" w:rsidP="001F2C87">
      <w:pPr>
        <w:pStyle w:val="Heading1"/>
      </w:pPr>
      <w:r w:rsidRPr="001F2C87">
        <w:t>Discussion</w:t>
      </w:r>
      <w:r w:rsidR="00B66F3C">
        <w:t xml:space="preserve"> </w:t>
      </w:r>
    </w:p>
    <w:p w:rsidR="001F2C87" w:rsidRDefault="001F2C87"/>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w:t>
      </w:r>
      <w:r>
        <w:lastRenderedPageBreak/>
        <w:t xml:space="preserve">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26BB" w:rsidRDefault="00EB26BB" w:rsidP="004F43FC">
      <w:r>
        <w:separator/>
      </w:r>
    </w:p>
  </w:endnote>
  <w:endnote w:type="continuationSeparator" w:id="0">
    <w:p w:rsidR="00EB26BB" w:rsidRDefault="00EB26BB"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26BB" w:rsidRDefault="00EB26BB" w:rsidP="004F43FC">
      <w:r>
        <w:separator/>
      </w:r>
    </w:p>
  </w:footnote>
  <w:footnote w:type="continuationSeparator" w:id="0">
    <w:p w:rsidR="00EB26BB" w:rsidRDefault="00EB26BB"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63448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12558E"/>
    <w:rsid w:val="00180376"/>
    <w:rsid w:val="001F2C87"/>
    <w:rsid w:val="002E108B"/>
    <w:rsid w:val="002F4F58"/>
    <w:rsid w:val="00327D17"/>
    <w:rsid w:val="004F43FC"/>
    <w:rsid w:val="005B29D6"/>
    <w:rsid w:val="00620416"/>
    <w:rsid w:val="0067116B"/>
    <w:rsid w:val="007F78B4"/>
    <w:rsid w:val="00A42453"/>
    <w:rsid w:val="00B66F3C"/>
    <w:rsid w:val="00BB0A76"/>
    <w:rsid w:val="00CA181D"/>
    <w:rsid w:val="00D9494A"/>
    <w:rsid w:val="00E84B3B"/>
    <w:rsid w:val="00EB26BB"/>
    <w:rsid w:val="00F12DDB"/>
    <w:rsid w:val="00F1389F"/>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7</Pages>
  <Words>2906</Words>
  <Characters>1656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cp:revision>
  <dcterms:created xsi:type="dcterms:W3CDTF">2017-04-13T09:56:00Z</dcterms:created>
  <dcterms:modified xsi:type="dcterms:W3CDTF">2017-04-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